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Pr="005A3FBF" w:rsidRDefault="003D69A4">
      <w:pPr>
        <w:spacing w:line="360" w:lineRule="auto"/>
        <w:rPr>
          <w:rFonts w:ascii="Times New Roman" w:eastAsia="Times New Roman" w:hAnsi="Times New Roman" w:cs="Times New Roman"/>
          <w:b/>
          <w:bCs/>
          <w:sz w:val="28"/>
          <w:szCs w:val="28"/>
          <w:highlight w:val="yellow"/>
        </w:rPr>
      </w:pPr>
      <w:r w:rsidRPr="005A3FBF">
        <w:rPr>
          <w:rFonts w:ascii="Times New Roman" w:eastAsia="Times New Roman" w:hAnsi="Times New Roman" w:cs="Times New Roman"/>
          <w:b/>
          <w:bCs/>
          <w:sz w:val="28"/>
          <w:szCs w:val="28"/>
          <w:highlight w:val="yellow"/>
        </w:rPr>
        <w:t>Analysis Methods</w:t>
      </w:r>
    </w:p>
    <w:p w14:paraId="5600252B" w14:textId="2766BDEC" w:rsidR="003D69A4" w:rsidRPr="005A3FBF" w:rsidRDefault="003D69A4" w:rsidP="003D69A4">
      <w:pPr>
        <w:pStyle w:val="ListParagraph"/>
        <w:numPr>
          <w:ilvl w:val="0"/>
          <w:numId w:val="11"/>
        </w:numPr>
        <w:spacing w:line="360" w:lineRule="auto"/>
        <w:rPr>
          <w:rFonts w:ascii="Times New Roman" w:eastAsia="Times New Roman" w:hAnsi="Times New Roman" w:cs="Times New Roman"/>
          <w:sz w:val="24"/>
          <w:szCs w:val="24"/>
          <w:highlight w:val="yellow"/>
        </w:rPr>
      </w:pPr>
      <w:r w:rsidRPr="005A3FBF">
        <w:rPr>
          <w:rFonts w:ascii="Times New Roman" w:eastAsia="Times New Roman" w:hAnsi="Times New Roman" w:cs="Times New Roman"/>
          <w:sz w:val="24"/>
          <w:szCs w:val="24"/>
          <w:highlight w:val="yellow"/>
        </w:rPr>
        <w:t>Size characteristics</w:t>
      </w:r>
    </w:p>
    <w:p w14:paraId="368B6A6F" w14:textId="6F17788F" w:rsidR="003D69A4" w:rsidRPr="005A3FBF" w:rsidRDefault="003D69A4" w:rsidP="003D69A4">
      <w:pPr>
        <w:pStyle w:val="ListParagraph"/>
        <w:numPr>
          <w:ilvl w:val="0"/>
          <w:numId w:val="11"/>
        </w:numPr>
        <w:spacing w:line="360" w:lineRule="auto"/>
        <w:rPr>
          <w:rFonts w:ascii="Times New Roman" w:eastAsia="Times New Roman" w:hAnsi="Times New Roman" w:cs="Times New Roman"/>
          <w:sz w:val="24"/>
          <w:szCs w:val="24"/>
          <w:highlight w:val="yellow"/>
        </w:rPr>
      </w:pPr>
      <w:r w:rsidRPr="005A3FBF">
        <w:rPr>
          <w:rFonts w:ascii="Times New Roman" w:eastAsia="Times New Roman" w:hAnsi="Times New Roman" w:cs="Times New Roman"/>
          <w:sz w:val="24"/>
          <w:szCs w:val="24"/>
          <w:highlight w:val="yellow"/>
        </w:rPr>
        <w:t>Survivorship</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59F42CB0"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3EB672A8"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B932A8" w:rsidRPr="00C3171B">
        <w:rPr>
          <w:rFonts w:ascii="Times New Roman" w:eastAsia="Times New Roman" w:hAnsi="Times New Roman" w:cs="Times New Roman"/>
          <w:sz w:val="24"/>
          <w:szCs w:val="24"/>
        </w:rPr>
        <w:t>CooRecorder</w:t>
      </w:r>
      <w:proofErr w:type="spellEnd"/>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Dated and scanned cores are saved as a .RWL file and uploaded into </w:t>
      </w:r>
      <w:proofErr w:type="spellStart"/>
      <w:r w:rsidR="002A4FBD" w:rsidRPr="00C3171B">
        <w:rPr>
          <w:rFonts w:ascii="Times New Roman" w:eastAsia="Times New Roman" w:hAnsi="Times New Roman" w:cs="Times New Roman"/>
          <w:sz w:val="24"/>
          <w:szCs w:val="24"/>
          <w:highlight w:val="yellow"/>
        </w:rPr>
        <w:t>Cdendro</w:t>
      </w:r>
      <w:proofErr w:type="spellEnd"/>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by Dr. Andy Bunn was used</w:t>
      </w:r>
    </w:p>
    <w:p w14:paraId="3AE60F6C" w14:textId="713CAEA3"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to : detrend, create mean value chronologies as well basal area index </w:t>
      </w: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occurred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397686A2" w14:textId="2BCAC26C" w:rsidR="00DB40FF" w:rsidRPr="00DB40FF" w:rsidRDefault="00DB40FF" w:rsidP="00DB40FF">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p>
    <w:p w14:paraId="118CED8C" w14:textId="11EB23BB" w:rsidR="00DB40FF" w:rsidRDefault="00DB40FF" w:rsidP="00DB40FF">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 xml:space="preserve">Quantify bare soil </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7405F564"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w:t>
      </w:r>
      <w:proofErr w:type="spellStart"/>
      <w:r w:rsidR="000A637D" w:rsidRPr="00C3171B">
        <w:rPr>
          <w:rFonts w:ascii="Times New Roman" w:eastAsia="Times New Roman" w:hAnsi="Times New Roman" w:cs="Times New Roman"/>
          <w:sz w:val="24"/>
          <w:szCs w:val="24"/>
        </w:rPr>
        <w:t>CooRecorder</w:t>
      </w:r>
      <w:proofErr w:type="spellEnd"/>
      <w:r w:rsidR="000A637D" w:rsidRPr="00C3171B">
        <w:rPr>
          <w:rFonts w:ascii="Times New Roman" w:eastAsia="Times New Roman" w:hAnsi="Times New Roman" w:cs="Times New Roman"/>
          <w:sz w:val="24"/>
          <w:szCs w:val="24"/>
        </w:rPr>
        <w:t xml:space="preserve"> and</w:t>
      </w:r>
      <w:r w:rsidRPr="00C3171B">
        <w:rPr>
          <w:rFonts w:ascii="Times New Roman" w:eastAsia="Times New Roman" w:hAnsi="Times New Roman" w:cs="Times New Roman"/>
          <w:sz w:val="24"/>
          <w:szCs w:val="24"/>
        </w:rPr>
        <w:t xml:space="preserve"> </w:t>
      </w:r>
      <w:proofErr w:type="spellStart"/>
      <w:r w:rsidRPr="00C3171B">
        <w:rPr>
          <w:rFonts w:ascii="Times New Roman" w:eastAsia="Times New Roman" w:hAnsi="Times New Roman" w:cs="Times New Roman"/>
          <w:sz w:val="24"/>
          <w:szCs w:val="24"/>
        </w:rPr>
        <w:t>Cybis</w:t>
      </w:r>
      <w:proofErr w:type="spellEnd"/>
      <w:r w:rsidRPr="00C3171B">
        <w:rPr>
          <w:rFonts w:ascii="Times New Roman" w:eastAsia="Times New Roman" w:hAnsi="Times New Roman" w:cs="Times New Roman"/>
          <w:sz w:val="24"/>
          <w:szCs w:val="24"/>
        </w:rPr>
        <w:t xml:space="preserve">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6C588B" w14:textId="77777777" w:rsidR="00CE6E2D" w:rsidRDefault="00CE6E2D" w:rsidP="0092233A">
      <w:pPr>
        <w:spacing w:line="240" w:lineRule="auto"/>
      </w:pPr>
      <w:r>
        <w:separator/>
      </w:r>
    </w:p>
  </w:endnote>
  <w:endnote w:type="continuationSeparator" w:id="0">
    <w:p w14:paraId="6A97F568" w14:textId="77777777" w:rsidR="00CE6E2D" w:rsidRDefault="00CE6E2D"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2A8F11" w14:textId="77777777" w:rsidR="00CE6E2D" w:rsidRDefault="00CE6E2D" w:rsidP="0092233A">
      <w:pPr>
        <w:spacing w:line="240" w:lineRule="auto"/>
      </w:pPr>
      <w:r>
        <w:separator/>
      </w:r>
    </w:p>
  </w:footnote>
  <w:footnote w:type="continuationSeparator" w:id="0">
    <w:p w14:paraId="0E89895E" w14:textId="77777777" w:rsidR="00CE6E2D" w:rsidRDefault="00CE6E2D"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C1ECF"/>
    <w:rsid w:val="001C7CAA"/>
    <w:rsid w:val="001D106B"/>
    <w:rsid w:val="001D30C3"/>
    <w:rsid w:val="00202542"/>
    <w:rsid w:val="0020332C"/>
    <w:rsid w:val="00261712"/>
    <w:rsid w:val="00264A5D"/>
    <w:rsid w:val="0026655A"/>
    <w:rsid w:val="002824E9"/>
    <w:rsid w:val="002879B0"/>
    <w:rsid w:val="002A1263"/>
    <w:rsid w:val="002A4FBD"/>
    <w:rsid w:val="002C17F8"/>
    <w:rsid w:val="002C275B"/>
    <w:rsid w:val="002C2E41"/>
    <w:rsid w:val="002C6FA9"/>
    <w:rsid w:val="002D1334"/>
    <w:rsid w:val="002D6445"/>
    <w:rsid w:val="002E02F5"/>
    <w:rsid w:val="002E1A87"/>
    <w:rsid w:val="002E37DD"/>
    <w:rsid w:val="002F0455"/>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2724F"/>
    <w:rsid w:val="004310F6"/>
    <w:rsid w:val="00432D15"/>
    <w:rsid w:val="0045416B"/>
    <w:rsid w:val="00465BEB"/>
    <w:rsid w:val="00472D03"/>
    <w:rsid w:val="0049341B"/>
    <w:rsid w:val="004A0B52"/>
    <w:rsid w:val="004E17C8"/>
    <w:rsid w:val="004E2B75"/>
    <w:rsid w:val="00501C89"/>
    <w:rsid w:val="00526287"/>
    <w:rsid w:val="0054703F"/>
    <w:rsid w:val="005A3F87"/>
    <w:rsid w:val="005A3FBF"/>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52529"/>
    <w:rsid w:val="00953CBB"/>
    <w:rsid w:val="00962AF0"/>
    <w:rsid w:val="00966263"/>
    <w:rsid w:val="00970E50"/>
    <w:rsid w:val="00972671"/>
    <w:rsid w:val="009B45A8"/>
    <w:rsid w:val="009C2937"/>
    <w:rsid w:val="009E2265"/>
    <w:rsid w:val="00A03AFB"/>
    <w:rsid w:val="00A71994"/>
    <w:rsid w:val="00A9658D"/>
    <w:rsid w:val="00AA44FF"/>
    <w:rsid w:val="00AC2FB5"/>
    <w:rsid w:val="00AD0ED5"/>
    <w:rsid w:val="00AE3889"/>
    <w:rsid w:val="00AF06B9"/>
    <w:rsid w:val="00B16521"/>
    <w:rsid w:val="00B17985"/>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60126"/>
    <w:rsid w:val="00C60EFE"/>
    <w:rsid w:val="00C6660F"/>
    <w:rsid w:val="00C9459B"/>
    <w:rsid w:val="00CC12CF"/>
    <w:rsid w:val="00CC772E"/>
    <w:rsid w:val="00CD5532"/>
    <w:rsid w:val="00CE08C3"/>
    <w:rsid w:val="00CE1404"/>
    <w:rsid w:val="00CE47AF"/>
    <w:rsid w:val="00CE6E2D"/>
    <w:rsid w:val="00D07746"/>
    <w:rsid w:val="00D13619"/>
    <w:rsid w:val="00D30F0E"/>
    <w:rsid w:val="00D50B59"/>
    <w:rsid w:val="00D55784"/>
    <w:rsid w:val="00D57725"/>
    <w:rsid w:val="00D6404A"/>
    <w:rsid w:val="00D843FA"/>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A6D5B"/>
    <w:rsid w:val="00EB6C4B"/>
    <w:rsid w:val="00EC0DBF"/>
    <w:rsid w:val="00EC55C3"/>
    <w:rsid w:val="00EC55CB"/>
    <w:rsid w:val="00ED0F78"/>
    <w:rsid w:val="00ED4685"/>
    <w:rsid w:val="00F15D5E"/>
    <w:rsid w:val="00F20778"/>
    <w:rsid w:val="00F21803"/>
    <w:rsid w:val="00F21BD6"/>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33</TotalTime>
  <Pages>16</Pages>
  <Words>5660</Words>
  <Characters>3226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69</cp:revision>
  <dcterms:created xsi:type="dcterms:W3CDTF">2024-03-02T14:34:00Z</dcterms:created>
  <dcterms:modified xsi:type="dcterms:W3CDTF">2024-09-0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